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58DACC2" w14:textId="5890DE8A" w:rsidR="00A55161" w:rsidRPr="00DE48B1" w:rsidRDefault="0079681E" w:rsidP="00DE48B1">
      <w:pPr>
        <w:pStyle w:val="Heading1"/>
        <w:spacing w:line="480" w:lineRule="auto"/>
        <w:jc w:val="center"/>
        <w:rPr>
          <w:rFonts w:ascii="Times New Roman" w:hAnsi="Times New Roman" w:cs="Times New Roman"/>
          <w:b/>
          <w:color w:val="auto"/>
          <w:sz w:val="24"/>
        </w:rPr>
      </w:pPr>
      <w:bookmarkStart w:id="0" w:name="_Toc108014292"/>
      <w:r w:rsidRPr="00DE48B1">
        <w:rPr>
          <w:rFonts w:ascii="Times New Roman" w:hAnsi="Times New Roman" w:cs="Times New Roman"/>
          <w:b/>
          <w:color w:val="auto"/>
          <w:sz w:val="24"/>
        </w:rPr>
        <w:t>DAFTAR PUSTAKA</w:t>
      </w:r>
      <w:bookmarkEnd w:id="0"/>
    </w:p>
    <w:p w14:paraId="6B4FBC8D" w14:textId="3DBA2C92" w:rsidR="00BC61E7" w:rsidRPr="00721454" w:rsidRDefault="00E53FF0" w:rsidP="00BC61E7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21454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Pr="00721454"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 w:rsidRPr="00721454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BC61E7" w:rsidRPr="00721454">
        <w:rPr>
          <w:rFonts w:ascii="Times New Roman" w:hAnsi="Times New Roman" w:cs="Times New Roman"/>
          <w:noProof/>
          <w:sz w:val="24"/>
          <w:szCs w:val="24"/>
        </w:rPr>
        <w:t xml:space="preserve">Agus Subagyo. (2011). Hubungan Internasional “Teori-Teori National Interest.” </w:t>
      </w:r>
      <w:r w:rsidR="00BC61E7" w:rsidRPr="00721454">
        <w:rPr>
          <w:rFonts w:ascii="Times New Roman" w:hAnsi="Times New Roman" w:cs="Times New Roman"/>
          <w:i/>
          <w:iCs/>
          <w:noProof/>
          <w:sz w:val="24"/>
          <w:szCs w:val="24"/>
        </w:rPr>
        <w:t>Fisip – Hi Unjani Cimahi</w:t>
      </w:r>
      <w:r w:rsidR="00BC61E7" w:rsidRPr="00721454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D015B24" w14:textId="77777777" w:rsidR="00BC61E7" w:rsidRPr="00721454" w:rsidRDefault="00BC61E7" w:rsidP="00BC61E7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21454">
        <w:rPr>
          <w:rFonts w:ascii="Times New Roman" w:hAnsi="Times New Roman" w:cs="Times New Roman"/>
          <w:noProof/>
          <w:sz w:val="24"/>
          <w:szCs w:val="24"/>
        </w:rPr>
        <w:t>BKP. (2021). BKP - Undang-Undang Republik Indonesia Nomor 18 Tahun 2012 Tentang Pangan. Retrieved March 7, 2021, from http://bkp.pertanian.go.id/blog/post/undang-undang-republik-indonesia-nomor-18-tahun-2012-tentang-pangan</w:t>
      </w:r>
    </w:p>
    <w:p w14:paraId="68125FE6" w14:textId="77777777" w:rsidR="00BC61E7" w:rsidRPr="00721454" w:rsidRDefault="00BC61E7" w:rsidP="00BC61E7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21454">
        <w:rPr>
          <w:rFonts w:ascii="Times New Roman" w:hAnsi="Times New Roman" w:cs="Times New Roman"/>
          <w:noProof/>
          <w:sz w:val="24"/>
          <w:szCs w:val="24"/>
        </w:rPr>
        <w:t xml:space="preserve">Boy, K. (2017). Implementasi Kerjasama Indonesia Dan Thailand Di Bidang Pertanian Tahun 2010-2014 (Studi Kasus Peningkatan Kualitas Beras). </w:t>
      </w:r>
      <w:r w:rsidRPr="00721454">
        <w:rPr>
          <w:rFonts w:ascii="Times New Roman" w:hAnsi="Times New Roman" w:cs="Times New Roman"/>
          <w:i/>
          <w:iCs/>
          <w:noProof/>
          <w:sz w:val="24"/>
          <w:szCs w:val="24"/>
        </w:rPr>
        <w:t>EJournal Hubungan Internasional</w:t>
      </w:r>
      <w:r w:rsidRPr="0072145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21454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721454">
        <w:rPr>
          <w:rFonts w:ascii="Times New Roman" w:hAnsi="Times New Roman" w:cs="Times New Roman"/>
          <w:noProof/>
          <w:sz w:val="24"/>
          <w:szCs w:val="24"/>
        </w:rPr>
        <w:t>(4), 1397–1410. Retrieved from http://portal-hi.net/index.php/teori-</w:t>
      </w:r>
    </w:p>
    <w:p w14:paraId="23F5E315" w14:textId="77777777" w:rsidR="00BC61E7" w:rsidRPr="00721454" w:rsidRDefault="00BC61E7" w:rsidP="00BC61E7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21454">
        <w:rPr>
          <w:rFonts w:ascii="Times New Roman" w:hAnsi="Times New Roman" w:cs="Times New Roman"/>
          <w:noProof/>
          <w:sz w:val="24"/>
          <w:szCs w:val="24"/>
        </w:rPr>
        <w:t xml:space="preserve">Burhani, R. (2008). Indonesia-Thailand Sepakat Kerjasama Ketahanan Pangan. </w:t>
      </w:r>
      <w:r w:rsidRPr="00721454">
        <w:rPr>
          <w:rFonts w:ascii="Times New Roman" w:hAnsi="Times New Roman" w:cs="Times New Roman"/>
          <w:i/>
          <w:iCs/>
          <w:noProof/>
          <w:sz w:val="24"/>
          <w:szCs w:val="24"/>
        </w:rPr>
        <w:t>Antaranews.Com</w:t>
      </w:r>
      <w:r w:rsidRPr="00721454">
        <w:rPr>
          <w:rFonts w:ascii="Times New Roman" w:hAnsi="Times New Roman" w:cs="Times New Roman"/>
          <w:noProof/>
          <w:sz w:val="24"/>
          <w:szCs w:val="24"/>
        </w:rPr>
        <w:t>. Retrieved from https://www.antaranews.com/berita/97584/indonesia-thailand-sepakat-kerjasama-ketahanan-pangan</w:t>
      </w:r>
    </w:p>
    <w:p w14:paraId="2B155F04" w14:textId="77777777" w:rsidR="00BC61E7" w:rsidRPr="00721454" w:rsidRDefault="00BC61E7" w:rsidP="00BC61E7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21454">
        <w:rPr>
          <w:rFonts w:ascii="Times New Roman" w:hAnsi="Times New Roman" w:cs="Times New Roman"/>
          <w:noProof/>
          <w:sz w:val="24"/>
          <w:szCs w:val="24"/>
        </w:rPr>
        <w:t xml:space="preserve">Dan, A., &amp; Pangan, K. (2013). </w:t>
      </w:r>
      <w:r w:rsidRPr="00721454">
        <w:rPr>
          <w:rFonts w:ascii="Times New Roman" w:hAnsi="Times New Roman" w:cs="Times New Roman"/>
          <w:i/>
          <w:iCs/>
          <w:noProof/>
          <w:sz w:val="24"/>
          <w:szCs w:val="24"/>
        </w:rPr>
        <w:t>Asean dan ketahanan pangan *</w:t>
      </w:r>
      <w:r w:rsidRPr="00721454">
        <w:rPr>
          <w:rFonts w:ascii="Times New Roman" w:hAnsi="Times New Roman" w:cs="Times New Roman"/>
          <w:noProof/>
          <w:sz w:val="24"/>
          <w:szCs w:val="24"/>
        </w:rPr>
        <w:t>. 25–48.</w:t>
      </w:r>
    </w:p>
    <w:p w14:paraId="6DEAF3BE" w14:textId="77777777" w:rsidR="00BC61E7" w:rsidRPr="00721454" w:rsidRDefault="00BC61E7" w:rsidP="00BC61E7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21454">
        <w:rPr>
          <w:rFonts w:ascii="Times New Roman" w:hAnsi="Times New Roman" w:cs="Times New Roman"/>
          <w:noProof/>
          <w:sz w:val="24"/>
          <w:szCs w:val="24"/>
        </w:rPr>
        <w:t>DosenSosiologi. (2018). √ Teknik Analisis Data Kuantitatif &amp; Kualitatif Lengkap | DosenSosiologi.Com. Retrieved May 6, 2021, from https://dosensosiologi.com/teknik-analisis-data-kuantitatif-kualitatif-lengkap/</w:t>
      </w:r>
    </w:p>
    <w:p w14:paraId="6995B150" w14:textId="77777777" w:rsidR="00BC61E7" w:rsidRPr="00721454" w:rsidRDefault="00BC61E7" w:rsidP="00BC61E7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21454">
        <w:rPr>
          <w:rFonts w:ascii="Times New Roman" w:hAnsi="Times New Roman" w:cs="Times New Roman"/>
          <w:noProof/>
          <w:sz w:val="24"/>
          <w:szCs w:val="24"/>
        </w:rPr>
        <w:t xml:space="preserve">Dugis, V. (2016). </w:t>
      </w:r>
      <w:r w:rsidRPr="00721454">
        <w:rPr>
          <w:rFonts w:ascii="Times New Roman" w:hAnsi="Times New Roman" w:cs="Times New Roman"/>
          <w:i/>
          <w:iCs/>
          <w:noProof/>
          <w:sz w:val="24"/>
          <w:szCs w:val="24"/>
        </w:rPr>
        <w:t>Teori Hubungan Internasional Perspektif-Perspektif Klasik Vinsensio Dugis</w:t>
      </w:r>
      <w:r w:rsidRPr="00721454">
        <w:rPr>
          <w:rFonts w:ascii="Times New Roman" w:hAnsi="Times New Roman" w:cs="Times New Roman"/>
          <w:noProof/>
          <w:sz w:val="24"/>
          <w:szCs w:val="24"/>
        </w:rPr>
        <w:t>. Retrieved from www.csgsunair.org</w:t>
      </w:r>
    </w:p>
    <w:p w14:paraId="2EC03C7B" w14:textId="77777777" w:rsidR="00BC61E7" w:rsidRPr="00721454" w:rsidRDefault="00BC61E7" w:rsidP="00BC61E7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21454">
        <w:rPr>
          <w:rFonts w:ascii="Times New Roman" w:hAnsi="Times New Roman" w:cs="Times New Roman"/>
          <w:noProof/>
          <w:sz w:val="24"/>
          <w:szCs w:val="24"/>
        </w:rPr>
        <w:t>Investment, I. (2017). Bisnis Komuditas Beras. Retriev</w:t>
      </w:r>
      <w:bookmarkStart w:id="1" w:name="_GoBack"/>
      <w:bookmarkEnd w:id="1"/>
      <w:r w:rsidRPr="00721454">
        <w:rPr>
          <w:rFonts w:ascii="Times New Roman" w:hAnsi="Times New Roman" w:cs="Times New Roman"/>
          <w:noProof/>
          <w:sz w:val="24"/>
          <w:szCs w:val="24"/>
        </w:rPr>
        <w:t xml:space="preserve">ed from </w:t>
      </w:r>
      <w:r w:rsidRPr="00721454">
        <w:rPr>
          <w:rFonts w:ascii="Times New Roman" w:hAnsi="Times New Roman" w:cs="Times New Roman"/>
          <w:noProof/>
          <w:sz w:val="24"/>
          <w:szCs w:val="24"/>
        </w:rPr>
        <w:lastRenderedPageBreak/>
        <w:t>https://www.indonesia-investments.com/id/bisnis/komoditas/beras/item183?</w:t>
      </w:r>
    </w:p>
    <w:p w14:paraId="1FDCFC2C" w14:textId="77777777" w:rsidR="00BC61E7" w:rsidRPr="00721454" w:rsidRDefault="00BC61E7" w:rsidP="00BC61E7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21454">
        <w:rPr>
          <w:rFonts w:ascii="Times New Roman" w:hAnsi="Times New Roman" w:cs="Times New Roman"/>
          <w:noProof/>
          <w:sz w:val="24"/>
          <w:szCs w:val="24"/>
        </w:rPr>
        <w:t xml:space="preserve">Julianto, P. A. (2017). Negara Agraris, Mengapa Harga Pangan di Indonesia Rawan Bergejolak? </w:t>
      </w:r>
      <w:r w:rsidRPr="00721454">
        <w:rPr>
          <w:rFonts w:ascii="Times New Roman" w:hAnsi="Times New Roman" w:cs="Times New Roman"/>
          <w:i/>
          <w:iCs/>
          <w:noProof/>
          <w:sz w:val="24"/>
          <w:szCs w:val="24"/>
        </w:rPr>
        <w:t>Kompas.Com</w:t>
      </w:r>
      <w:r w:rsidRPr="00721454">
        <w:rPr>
          <w:rFonts w:ascii="Times New Roman" w:hAnsi="Times New Roman" w:cs="Times New Roman"/>
          <w:noProof/>
          <w:sz w:val="24"/>
          <w:szCs w:val="24"/>
        </w:rPr>
        <w:t>. Retrieved from https://money.kompas.com/read/2017/02/19/163912926/negara.agraris.mengapa.harga.pangan.di.indonesia.rawan.bergejolak.?page=all</w:t>
      </w:r>
    </w:p>
    <w:p w14:paraId="7BC2F461" w14:textId="77777777" w:rsidR="00BC61E7" w:rsidRPr="00721454" w:rsidRDefault="00BC61E7" w:rsidP="00BC61E7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21454">
        <w:rPr>
          <w:rFonts w:ascii="Times New Roman" w:hAnsi="Times New Roman" w:cs="Times New Roman"/>
          <w:noProof/>
          <w:sz w:val="24"/>
          <w:szCs w:val="24"/>
        </w:rPr>
        <w:t>Kedutaan Besar Republik Indonesia , di Bangkok,, Kerajaan Thailand. (2018). Retrieved October 21, 2021, from https://kemlu.go.id/bangkok/id/read/thailand/1813/etc-menu</w:t>
      </w:r>
    </w:p>
    <w:p w14:paraId="012629A0" w14:textId="77777777" w:rsidR="00BC61E7" w:rsidRPr="00721454" w:rsidRDefault="00BC61E7" w:rsidP="00BC61E7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21454">
        <w:rPr>
          <w:rFonts w:ascii="Times New Roman" w:hAnsi="Times New Roman" w:cs="Times New Roman"/>
          <w:noProof/>
          <w:sz w:val="24"/>
          <w:szCs w:val="24"/>
        </w:rPr>
        <w:t>Kurniawan, A. (2021). Pengertian Ketahanan Pangan Beserta Pilar Dan Tantangan Untuk Mencapainya. Retrieved from gurupendidikan.co.id website: https://www.gurupendidikan.co.id/ketahanan-pangan/#:~:text=Ketahanan pangan adalah ketersediaan pangan dan kemampuan untuk mengaksesnya.&amp;text=FAO (1997) %3A situasi dimana,mengalami kehilangan kedua akses tersebut.</w:t>
      </w:r>
    </w:p>
    <w:p w14:paraId="30178052" w14:textId="77777777" w:rsidR="00BC61E7" w:rsidRPr="00721454" w:rsidRDefault="00BC61E7" w:rsidP="00BC61E7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21454">
        <w:rPr>
          <w:rFonts w:ascii="Times New Roman" w:hAnsi="Times New Roman" w:cs="Times New Roman"/>
          <w:noProof/>
          <w:sz w:val="24"/>
          <w:szCs w:val="24"/>
        </w:rPr>
        <w:t xml:space="preserve">Mehrunisa, B. W. (2017). Apa yang dimaksud dengan (Kepentingan Nasional)? </w:t>
      </w:r>
      <w:r w:rsidRPr="00721454">
        <w:rPr>
          <w:rFonts w:ascii="Times New Roman" w:hAnsi="Times New Roman" w:cs="Times New Roman"/>
          <w:i/>
          <w:iCs/>
          <w:noProof/>
          <w:sz w:val="24"/>
          <w:szCs w:val="24"/>
        </w:rPr>
        <w:t>Dicto.Id</w:t>
      </w:r>
      <w:r w:rsidRPr="00721454">
        <w:rPr>
          <w:rFonts w:ascii="Times New Roman" w:hAnsi="Times New Roman" w:cs="Times New Roman"/>
          <w:noProof/>
          <w:sz w:val="24"/>
          <w:szCs w:val="24"/>
        </w:rPr>
        <w:t>. Retrieved from https://www.dictio.id/t/apa-yang-dimaksud-dengan-kepentingan-nasional-national-interest/10371/3</w:t>
      </w:r>
    </w:p>
    <w:p w14:paraId="10A28F2D" w14:textId="77777777" w:rsidR="00BC61E7" w:rsidRPr="00721454" w:rsidRDefault="00BC61E7" w:rsidP="00BC61E7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21454">
        <w:rPr>
          <w:rFonts w:ascii="Times New Roman" w:hAnsi="Times New Roman" w:cs="Times New Roman"/>
          <w:noProof/>
          <w:sz w:val="24"/>
          <w:szCs w:val="24"/>
        </w:rPr>
        <w:t xml:space="preserve">pratama,  cahaya dicky. (2020). Ketahanan Pangan: Definisi dan Strategi Pemerintah untuk Mewujudkannya. </w:t>
      </w:r>
      <w:r w:rsidRPr="00721454">
        <w:rPr>
          <w:rFonts w:ascii="Times New Roman" w:hAnsi="Times New Roman" w:cs="Times New Roman"/>
          <w:i/>
          <w:iCs/>
          <w:noProof/>
          <w:sz w:val="24"/>
          <w:szCs w:val="24"/>
        </w:rPr>
        <w:t>Kompas Gramedia</w:t>
      </w:r>
      <w:r w:rsidRPr="00721454">
        <w:rPr>
          <w:rFonts w:ascii="Times New Roman" w:hAnsi="Times New Roman" w:cs="Times New Roman"/>
          <w:noProof/>
          <w:sz w:val="24"/>
          <w:szCs w:val="24"/>
        </w:rPr>
        <w:t>. Retrieved from https://www.kompas.com/skola/read/2020/11/19/171458669/ketahanan-pangan-definisi-dan-strategi-pemerintah-untuk-mewujudkannya?page=all</w:t>
      </w:r>
    </w:p>
    <w:p w14:paraId="475B77F8" w14:textId="77777777" w:rsidR="00BC61E7" w:rsidRPr="00721454" w:rsidRDefault="00BC61E7" w:rsidP="00BC61E7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21454">
        <w:rPr>
          <w:rFonts w:ascii="Times New Roman" w:hAnsi="Times New Roman" w:cs="Times New Roman"/>
          <w:i/>
          <w:iCs/>
          <w:noProof/>
          <w:sz w:val="24"/>
          <w:szCs w:val="24"/>
        </w:rPr>
        <w:t>THA-2005-0032.pdf</w:t>
      </w:r>
      <w:r w:rsidRPr="00721454">
        <w:rPr>
          <w:rFonts w:ascii="Times New Roman" w:hAnsi="Times New Roman" w:cs="Times New Roman"/>
          <w:noProof/>
          <w:sz w:val="24"/>
          <w:szCs w:val="24"/>
        </w:rPr>
        <w:t>. (n.d.).</w:t>
      </w:r>
    </w:p>
    <w:p w14:paraId="1B163349" w14:textId="77777777" w:rsidR="00BC61E7" w:rsidRPr="00721454" w:rsidRDefault="00BC61E7" w:rsidP="00BC61E7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721454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Winosa, Y. (2019). </w:t>
      </w:r>
      <w:r w:rsidRPr="00721454">
        <w:rPr>
          <w:rFonts w:ascii="Times New Roman" w:hAnsi="Times New Roman" w:cs="Times New Roman"/>
          <w:i/>
          <w:iCs/>
          <w:noProof/>
          <w:sz w:val="24"/>
          <w:szCs w:val="24"/>
        </w:rPr>
        <w:t>Belajar Teknologi Pertanian, HKTI Kirim 20 Petani ke Thailand</w:t>
      </w:r>
      <w:r w:rsidRPr="00721454">
        <w:rPr>
          <w:rFonts w:ascii="Times New Roman" w:hAnsi="Times New Roman" w:cs="Times New Roman"/>
          <w:noProof/>
          <w:sz w:val="24"/>
          <w:szCs w:val="24"/>
        </w:rPr>
        <w:t>. Retrieved from https://www.wartaekonomi.co.id/read215959/belajar-teknologi-pertanian-hkti-kirim-20-petani-ke-thailand</w:t>
      </w:r>
    </w:p>
    <w:p w14:paraId="298A515F" w14:textId="77777777" w:rsidR="00A55161" w:rsidRPr="00721454" w:rsidRDefault="00E53FF0" w:rsidP="008A24C8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21454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="0079681E" w:rsidRPr="00721454">
        <w:rPr>
          <w:rFonts w:ascii="Times New Roman" w:hAnsi="Times New Roman" w:cs="Times New Roman"/>
          <w:b/>
          <w:sz w:val="24"/>
          <w:szCs w:val="24"/>
        </w:rPr>
        <w:t>////////////////////////////////////////////////////////////////////////////////</w:t>
      </w:r>
    </w:p>
    <w:sectPr w:rsidR="00A55161" w:rsidRPr="00721454" w:rsidSect="00D27535">
      <w:footerReference w:type="default" r:id="rId8"/>
      <w:pgSz w:w="11909" w:h="16834" w:code="9"/>
      <w:pgMar w:top="1699" w:right="1699" w:bottom="1699" w:left="2275" w:header="720" w:footer="720" w:gutter="0"/>
      <w:pgNumType w:start="71" w:chapStyle="3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FD368FF" w14:textId="77777777" w:rsidR="00B10ACE" w:rsidRDefault="00B10ACE" w:rsidP="00793ADD">
      <w:pPr>
        <w:spacing w:after="0" w:line="240" w:lineRule="auto"/>
      </w:pPr>
      <w:r>
        <w:separator/>
      </w:r>
    </w:p>
  </w:endnote>
  <w:endnote w:type="continuationSeparator" w:id="0">
    <w:p w14:paraId="0B01445D" w14:textId="77777777" w:rsidR="00B10ACE" w:rsidRDefault="00B10ACE" w:rsidP="00793AD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37715191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49749DF" w14:textId="388B66DB" w:rsidR="00102703" w:rsidRDefault="00102703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27535">
          <w:rPr>
            <w:noProof/>
          </w:rPr>
          <w:t>72</w:t>
        </w:r>
        <w:r>
          <w:rPr>
            <w:noProof/>
          </w:rPr>
          <w:fldChar w:fldCharType="end"/>
        </w:r>
      </w:p>
    </w:sdtContent>
  </w:sdt>
  <w:p w14:paraId="53CF5470" w14:textId="77777777" w:rsidR="00102703" w:rsidRPr="00C37A86" w:rsidRDefault="00102703" w:rsidP="006C6519">
    <w:pPr>
      <w:pStyle w:val="Footer"/>
      <w:tabs>
        <w:tab w:val="clear" w:pos="4680"/>
        <w:tab w:val="clear" w:pos="9360"/>
        <w:tab w:val="left" w:pos="3029"/>
      </w:tabs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ED65C45" w14:textId="77777777" w:rsidR="00B10ACE" w:rsidRDefault="00B10ACE" w:rsidP="00793ADD">
      <w:pPr>
        <w:spacing w:after="0" w:line="240" w:lineRule="auto"/>
      </w:pPr>
      <w:r>
        <w:separator/>
      </w:r>
    </w:p>
  </w:footnote>
  <w:footnote w:type="continuationSeparator" w:id="0">
    <w:p w14:paraId="0E07D833" w14:textId="77777777" w:rsidR="00B10ACE" w:rsidRDefault="00B10ACE" w:rsidP="00793AD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311610B"/>
    <w:multiLevelType w:val="hybridMultilevel"/>
    <w:tmpl w:val="5B3A47F2"/>
    <w:lvl w:ilvl="0" w:tplc="5420DA6E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>
    <w:nsid w:val="03EB7EEB"/>
    <w:multiLevelType w:val="hybridMultilevel"/>
    <w:tmpl w:val="7EC85160"/>
    <w:lvl w:ilvl="0" w:tplc="BEBCB3A8">
      <w:start w:val="1"/>
      <w:numFmt w:val="decimal"/>
      <w:lvlText w:val="3.%1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>
    <w:nsid w:val="04753852"/>
    <w:multiLevelType w:val="hybridMultilevel"/>
    <w:tmpl w:val="CB9808C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8BB2517"/>
    <w:multiLevelType w:val="hybridMultilevel"/>
    <w:tmpl w:val="7DCA3E1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98A2DCC"/>
    <w:multiLevelType w:val="hybridMultilevel"/>
    <w:tmpl w:val="4D148894"/>
    <w:lvl w:ilvl="0" w:tplc="6106837A">
      <w:start w:val="1"/>
      <w:numFmt w:val="decimal"/>
      <w:lvlText w:val="%1.1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>
    <w:nsid w:val="0AE06E47"/>
    <w:multiLevelType w:val="hybridMultilevel"/>
    <w:tmpl w:val="EED4BD72"/>
    <w:lvl w:ilvl="0" w:tplc="607030E2">
      <w:start w:val="1"/>
      <w:numFmt w:val="decimal"/>
      <w:lvlText w:val="1.2.%1"/>
      <w:lvlJc w:val="left"/>
      <w:pPr>
        <w:ind w:left="1800" w:hanging="360"/>
      </w:pPr>
      <w:rPr>
        <w:rFonts w:hint="default"/>
        <w:color w:val="000000" w:themeColor="text1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6">
    <w:nsid w:val="0C735B0F"/>
    <w:multiLevelType w:val="multilevel"/>
    <w:tmpl w:val="81AE4F6A"/>
    <w:lvl w:ilvl="0">
      <w:start w:val="1"/>
      <w:numFmt w:val="decimal"/>
      <w:lvlText w:val="%1."/>
      <w:lvlJc w:val="left"/>
      <w:pPr>
        <w:ind w:left="840" w:hanging="360"/>
      </w:pPr>
    </w:lvl>
    <w:lvl w:ilvl="1">
      <w:start w:val="2"/>
      <w:numFmt w:val="decimal"/>
      <w:isLgl/>
      <w:lvlText w:val="%1.%2"/>
      <w:lvlJc w:val="left"/>
      <w:pPr>
        <w:ind w:left="1020" w:hanging="54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2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2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5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56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92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9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920" w:hanging="1440"/>
      </w:pPr>
      <w:rPr>
        <w:rFonts w:hint="default"/>
      </w:rPr>
    </w:lvl>
  </w:abstractNum>
  <w:abstractNum w:abstractNumId="7">
    <w:nsid w:val="0CE96D49"/>
    <w:multiLevelType w:val="hybridMultilevel"/>
    <w:tmpl w:val="557AB1D6"/>
    <w:lvl w:ilvl="0" w:tplc="38090019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84EF416">
      <w:start w:val="1"/>
      <w:numFmt w:val="decimal"/>
      <w:lvlText w:val="%2."/>
      <w:lvlJc w:val="left"/>
      <w:pPr>
        <w:ind w:left="1080" w:hanging="360"/>
      </w:pPr>
      <w:rPr>
        <w:rFonts w:hint="default"/>
      </w:r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>
    <w:nsid w:val="0D2D179F"/>
    <w:multiLevelType w:val="hybridMultilevel"/>
    <w:tmpl w:val="A89AAB0C"/>
    <w:lvl w:ilvl="0" w:tplc="607030E2">
      <w:start w:val="1"/>
      <w:numFmt w:val="decimal"/>
      <w:lvlText w:val="1.2.%1"/>
      <w:lvlJc w:val="left"/>
      <w:pPr>
        <w:ind w:left="630" w:hanging="360"/>
      </w:pPr>
      <w:rPr>
        <w:rFonts w:hint="default"/>
        <w:color w:val="000000" w:themeColor="text1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0EBB4D7E"/>
    <w:multiLevelType w:val="hybridMultilevel"/>
    <w:tmpl w:val="3F168254"/>
    <w:lvl w:ilvl="0" w:tplc="5C50FEB6">
      <w:start w:val="1"/>
      <w:numFmt w:val="decimal"/>
      <w:lvlText w:val="4.%1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>
    <w:nsid w:val="16160D27"/>
    <w:multiLevelType w:val="hybridMultilevel"/>
    <w:tmpl w:val="9A08BA50"/>
    <w:lvl w:ilvl="0" w:tplc="04090011">
      <w:start w:val="1"/>
      <w:numFmt w:val="decimal"/>
      <w:lvlText w:val="%1)"/>
      <w:lvlJc w:val="left"/>
      <w:pPr>
        <w:ind w:left="840" w:hanging="360"/>
      </w:pPr>
    </w:lvl>
    <w:lvl w:ilvl="1" w:tplc="04090019" w:tentative="1">
      <w:start w:val="1"/>
      <w:numFmt w:val="lowerLetter"/>
      <w:lvlText w:val="%2."/>
      <w:lvlJc w:val="left"/>
      <w:pPr>
        <w:ind w:left="1560" w:hanging="360"/>
      </w:pPr>
    </w:lvl>
    <w:lvl w:ilvl="2" w:tplc="0409001B" w:tentative="1">
      <w:start w:val="1"/>
      <w:numFmt w:val="lowerRoman"/>
      <w:lvlText w:val="%3."/>
      <w:lvlJc w:val="right"/>
      <w:pPr>
        <w:ind w:left="2280" w:hanging="180"/>
      </w:pPr>
    </w:lvl>
    <w:lvl w:ilvl="3" w:tplc="0409000F" w:tentative="1">
      <w:start w:val="1"/>
      <w:numFmt w:val="decimal"/>
      <w:lvlText w:val="%4."/>
      <w:lvlJc w:val="left"/>
      <w:pPr>
        <w:ind w:left="3000" w:hanging="360"/>
      </w:pPr>
    </w:lvl>
    <w:lvl w:ilvl="4" w:tplc="04090019" w:tentative="1">
      <w:start w:val="1"/>
      <w:numFmt w:val="lowerLetter"/>
      <w:lvlText w:val="%5."/>
      <w:lvlJc w:val="left"/>
      <w:pPr>
        <w:ind w:left="3720" w:hanging="360"/>
      </w:pPr>
    </w:lvl>
    <w:lvl w:ilvl="5" w:tplc="0409001B" w:tentative="1">
      <w:start w:val="1"/>
      <w:numFmt w:val="lowerRoman"/>
      <w:lvlText w:val="%6."/>
      <w:lvlJc w:val="right"/>
      <w:pPr>
        <w:ind w:left="4440" w:hanging="180"/>
      </w:pPr>
    </w:lvl>
    <w:lvl w:ilvl="6" w:tplc="0409000F" w:tentative="1">
      <w:start w:val="1"/>
      <w:numFmt w:val="decimal"/>
      <w:lvlText w:val="%7."/>
      <w:lvlJc w:val="left"/>
      <w:pPr>
        <w:ind w:left="5160" w:hanging="360"/>
      </w:pPr>
    </w:lvl>
    <w:lvl w:ilvl="7" w:tplc="04090019" w:tentative="1">
      <w:start w:val="1"/>
      <w:numFmt w:val="lowerLetter"/>
      <w:lvlText w:val="%8."/>
      <w:lvlJc w:val="left"/>
      <w:pPr>
        <w:ind w:left="5880" w:hanging="360"/>
      </w:pPr>
    </w:lvl>
    <w:lvl w:ilvl="8" w:tplc="0409001B" w:tentative="1">
      <w:start w:val="1"/>
      <w:numFmt w:val="lowerRoman"/>
      <w:lvlText w:val="%9."/>
      <w:lvlJc w:val="right"/>
      <w:pPr>
        <w:ind w:left="6600" w:hanging="180"/>
      </w:pPr>
    </w:lvl>
  </w:abstractNum>
  <w:abstractNum w:abstractNumId="11">
    <w:nsid w:val="171E1227"/>
    <w:multiLevelType w:val="multilevel"/>
    <w:tmpl w:val="98F21C66"/>
    <w:lvl w:ilvl="0">
      <w:start w:val="1"/>
      <w:numFmt w:val="decimal"/>
      <w:lvlText w:val="1.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1.%2.1"/>
      <w:lvlJc w:val="right"/>
      <w:pPr>
        <w:ind w:left="792" w:hanging="432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954" w:hanging="504"/>
      </w:pPr>
      <w:rPr>
        <w:rFonts w:hint="default"/>
      </w:rPr>
    </w:lvl>
    <w:lvl w:ilvl="3">
      <w:start w:val="1"/>
      <w:numFmt w:val="decimal"/>
      <w:lvlText w:val="1.%4.1"/>
      <w:lvlJc w:val="right"/>
      <w:pPr>
        <w:ind w:left="1188" w:hanging="648"/>
      </w:pPr>
      <w:rPr>
        <w:rFonts w:hint="default"/>
      </w:rPr>
    </w:lvl>
    <w:lvl w:ilvl="4">
      <w:start w:val="1"/>
      <w:numFmt w:val="decimal"/>
      <w:lvlText w:val="%1.5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6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1.5.%7"/>
      <w:lvlJc w:val="righ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2">
    <w:nsid w:val="17444760"/>
    <w:multiLevelType w:val="hybridMultilevel"/>
    <w:tmpl w:val="EB44476A"/>
    <w:lvl w:ilvl="0" w:tplc="9C60A44A">
      <w:start w:val="4"/>
      <w:numFmt w:val="decimal"/>
      <w:lvlText w:val="3.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17D8711C"/>
    <w:multiLevelType w:val="hybridMultilevel"/>
    <w:tmpl w:val="04349270"/>
    <w:lvl w:ilvl="0" w:tplc="0409000F">
      <w:start w:val="1"/>
      <w:numFmt w:val="decimal"/>
      <w:lvlText w:val="%1."/>
      <w:lvlJc w:val="left"/>
      <w:pPr>
        <w:ind w:left="480" w:hanging="360"/>
      </w:pPr>
    </w:lvl>
    <w:lvl w:ilvl="1" w:tplc="04090019" w:tentative="1">
      <w:start w:val="1"/>
      <w:numFmt w:val="lowerLetter"/>
      <w:lvlText w:val="%2."/>
      <w:lvlJc w:val="left"/>
      <w:pPr>
        <w:ind w:left="1200" w:hanging="360"/>
      </w:pPr>
    </w:lvl>
    <w:lvl w:ilvl="2" w:tplc="0409001B" w:tentative="1">
      <w:start w:val="1"/>
      <w:numFmt w:val="lowerRoman"/>
      <w:lvlText w:val="%3."/>
      <w:lvlJc w:val="right"/>
      <w:pPr>
        <w:ind w:left="1920" w:hanging="180"/>
      </w:pPr>
    </w:lvl>
    <w:lvl w:ilvl="3" w:tplc="0409000F" w:tentative="1">
      <w:start w:val="1"/>
      <w:numFmt w:val="decimal"/>
      <w:lvlText w:val="%4."/>
      <w:lvlJc w:val="left"/>
      <w:pPr>
        <w:ind w:left="2640" w:hanging="360"/>
      </w:pPr>
    </w:lvl>
    <w:lvl w:ilvl="4" w:tplc="04090019" w:tentative="1">
      <w:start w:val="1"/>
      <w:numFmt w:val="lowerLetter"/>
      <w:lvlText w:val="%5."/>
      <w:lvlJc w:val="left"/>
      <w:pPr>
        <w:ind w:left="3360" w:hanging="360"/>
      </w:pPr>
    </w:lvl>
    <w:lvl w:ilvl="5" w:tplc="0409001B" w:tentative="1">
      <w:start w:val="1"/>
      <w:numFmt w:val="lowerRoman"/>
      <w:lvlText w:val="%6."/>
      <w:lvlJc w:val="right"/>
      <w:pPr>
        <w:ind w:left="4080" w:hanging="180"/>
      </w:pPr>
    </w:lvl>
    <w:lvl w:ilvl="6" w:tplc="0409000F" w:tentative="1">
      <w:start w:val="1"/>
      <w:numFmt w:val="decimal"/>
      <w:lvlText w:val="%7."/>
      <w:lvlJc w:val="left"/>
      <w:pPr>
        <w:ind w:left="4800" w:hanging="360"/>
      </w:pPr>
    </w:lvl>
    <w:lvl w:ilvl="7" w:tplc="04090019" w:tentative="1">
      <w:start w:val="1"/>
      <w:numFmt w:val="lowerLetter"/>
      <w:lvlText w:val="%8."/>
      <w:lvlJc w:val="left"/>
      <w:pPr>
        <w:ind w:left="5520" w:hanging="360"/>
      </w:pPr>
    </w:lvl>
    <w:lvl w:ilvl="8" w:tplc="0409001B" w:tentative="1">
      <w:start w:val="1"/>
      <w:numFmt w:val="lowerRoman"/>
      <w:lvlText w:val="%9."/>
      <w:lvlJc w:val="right"/>
      <w:pPr>
        <w:ind w:left="6240" w:hanging="180"/>
      </w:pPr>
    </w:lvl>
  </w:abstractNum>
  <w:abstractNum w:abstractNumId="14">
    <w:nsid w:val="2BA512C3"/>
    <w:multiLevelType w:val="hybridMultilevel"/>
    <w:tmpl w:val="A8A8B3B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2D7D5B72"/>
    <w:multiLevelType w:val="hybridMultilevel"/>
    <w:tmpl w:val="C284EC6A"/>
    <w:lvl w:ilvl="0" w:tplc="681A2C18">
      <w:start w:val="1"/>
      <w:numFmt w:val="decimal"/>
      <w:lvlText w:val="2.%1"/>
      <w:lvlJc w:val="left"/>
      <w:pPr>
        <w:ind w:left="360" w:hanging="360"/>
      </w:pPr>
      <w:rPr>
        <w:rFonts w:hint="default"/>
        <w:color w:val="000000" w:themeColor="text1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>
    <w:nsid w:val="330450C7"/>
    <w:multiLevelType w:val="hybridMultilevel"/>
    <w:tmpl w:val="940ABED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3351649D"/>
    <w:multiLevelType w:val="hybridMultilevel"/>
    <w:tmpl w:val="8D28C2AC"/>
    <w:lvl w:ilvl="0" w:tplc="72EA169E">
      <w:start w:val="1"/>
      <w:numFmt w:val="decimal"/>
      <w:lvlText w:val="5.%1"/>
      <w:lvlJc w:val="left"/>
      <w:pPr>
        <w:ind w:left="360" w:hanging="360"/>
      </w:pPr>
      <w:rPr>
        <w:rFonts w:ascii="Times New Roman" w:hAnsi="Times New Roman" w:cs="Times New Roman" w:hint="default"/>
        <w:b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360" w:hanging="360"/>
      </w:pPr>
    </w:lvl>
    <w:lvl w:ilvl="2" w:tplc="0409001B" w:tentative="1">
      <w:start w:val="1"/>
      <w:numFmt w:val="lowerRoman"/>
      <w:lvlText w:val="%3."/>
      <w:lvlJc w:val="right"/>
      <w:pPr>
        <w:ind w:left="1080" w:hanging="180"/>
      </w:pPr>
    </w:lvl>
    <w:lvl w:ilvl="3" w:tplc="0409000F" w:tentative="1">
      <w:start w:val="1"/>
      <w:numFmt w:val="decimal"/>
      <w:lvlText w:val="%4."/>
      <w:lvlJc w:val="left"/>
      <w:pPr>
        <w:ind w:left="1800" w:hanging="360"/>
      </w:pPr>
    </w:lvl>
    <w:lvl w:ilvl="4" w:tplc="04090019" w:tentative="1">
      <w:start w:val="1"/>
      <w:numFmt w:val="lowerLetter"/>
      <w:lvlText w:val="%5."/>
      <w:lvlJc w:val="left"/>
      <w:pPr>
        <w:ind w:left="2520" w:hanging="360"/>
      </w:pPr>
    </w:lvl>
    <w:lvl w:ilvl="5" w:tplc="0409001B" w:tentative="1">
      <w:start w:val="1"/>
      <w:numFmt w:val="lowerRoman"/>
      <w:lvlText w:val="%6."/>
      <w:lvlJc w:val="right"/>
      <w:pPr>
        <w:ind w:left="3240" w:hanging="180"/>
      </w:pPr>
    </w:lvl>
    <w:lvl w:ilvl="6" w:tplc="0409000F" w:tentative="1">
      <w:start w:val="1"/>
      <w:numFmt w:val="decimal"/>
      <w:lvlText w:val="%7."/>
      <w:lvlJc w:val="left"/>
      <w:pPr>
        <w:ind w:left="3960" w:hanging="360"/>
      </w:pPr>
    </w:lvl>
    <w:lvl w:ilvl="7" w:tplc="04090019" w:tentative="1">
      <w:start w:val="1"/>
      <w:numFmt w:val="lowerLetter"/>
      <w:lvlText w:val="%8."/>
      <w:lvlJc w:val="left"/>
      <w:pPr>
        <w:ind w:left="4680" w:hanging="360"/>
      </w:pPr>
    </w:lvl>
    <w:lvl w:ilvl="8" w:tplc="0409001B" w:tentative="1">
      <w:start w:val="1"/>
      <w:numFmt w:val="lowerRoman"/>
      <w:lvlText w:val="%9."/>
      <w:lvlJc w:val="right"/>
      <w:pPr>
        <w:ind w:left="5400" w:hanging="180"/>
      </w:pPr>
    </w:lvl>
  </w:abstractNum>
  <w:abstractNum w:abstractNumId="18">
    <w:nsid w:val="38F2649E"/>
    <w:multiLevelType w:val="hybridMultilevel"/>
    <w:tmpl w:val="348E8BC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39B63EC4"/>
    <w:multiLevelType w:val="hybridMultilevel"/>
    <w:tmpl w:val="32E24E56"/>
    <w:lvl w:ilvl="0" w:tplc="04090017">
      <w:start w:val="1"/>
      <w:numFmt w:val="lowerLetter"/>
      <w:lvlText w:val="%1)"/>
      <w:lvlJc w:val="left"/>
      <w:pPr>
        <w:ind w:left="1200" w:hanging="360"/>
      </w:pPr>
    </w:lvl>
    <w:lvl w:ilvl="1" w:tplc="04090019" w:tentative="1">
      <w:start w:val="1"/>
      <w:numFmt w:val="lowerLetter"/>
      <w:lvlText w:val="%2."/>
      <w:lvlJc w:val="left"/>
      <w:pPr>
        <w:ind w:left="1920" w:hanging="360"/>
      </w:pPr>
    </w:lvl>
    <w:lvl w:ilvl="2" w:tplc="0409001B" w:tentative="1">
      <w:start w:val="1"/>
      <w:numFmt w:val="lowerRoman"/>
      <w:lvlText w:val="%3."/>
      <w:lvlJc w:val="right"/>
      <w:pPr>
        <w:ind w:left="2640" w:hanging="180"/>
      </w:pPr>
    </w:lvl>
    <w:lvl w:ilvl="3" w:tplc="0409000F" w:tentative="1">
      <w:start w:val="1"/>
      <w:numFmt w:val="decimal"/>
      <w:lvlText w:val="%4."/>
      <w:lvlJc w:val="left"/>
      <w:pPr>
        <w:ind w:left="3360" w:hanging="360"/>
      </w:pPr>
    </w:lvl>
    <w:lvl w:ilvl="4" w:tplc="04090019" w:tentative="1">
      <w:start w:val="1"/>
      <w:numFmt w:val="lowerLetter"/>
      <w:lvlText w:val="%5."/>
      <w:lvlJc w:val="left"/>
      <w:pPr>
        <w:ind w:left="4080" w:hanging="360"/>
      </w:pPr>
    </w:lvl>
    <w:lvl w:ilvl="5" w:tplc="0409001B" w:tentative="1">
      <w:start w:val="1"/>
      <w:numFmt w:val="lowerRoman"/>
      <w:lvlText w:val="%6."/>
      <w:lvlJc w:val="right"/>
      <w:pPr>
        <w:ind w:left="4800" w:hanging="180"/>
      </w:pPr>
    </w:lvl>
    <w:lvl w:ilvl="6" w:tplc="0409000F" w:tentative="1">
      <w:start w:val="1"/>
      <w:numFmt w:val="decimal"/>
      <w:lvlText w:val="%7."/>
      <w:lvlJc w:val="left"/>
      <w:pPr>
        <w:ind w:left="5520" w:hanging="360"/>
      </w:pPr>
    </w:lvl>
    <w:lvl w:ilvl="7" w:tplc="04090019" w:tentative="1">
      <w:start w:val="1"/>
      <w:numFmt w:val="lowerLetter"/>
      <w:lvlText w:val="%8."/>
      <w:lvlJc w:val="left"/>
      <w:pPr>
        <w:ind w:left="6240" w:hanging="360"/>
      </w:pPr>
    </w:lvl>
    <w:lvl w:ilvl="8" w:tplc="0409001B" w:tentative="1">
      <w:start w:val="1"/>
      <w:numFmt w:val="lowerRoman"/>
      <w:lvlText w:val="%9."/>
      <w:lvlJc w:val="right"/>
      <w:pPr>
        <w:ind w:left="6960" w:hanging="180"/>
      </w:pPr>
    </w:lvl>
  </w:abstractNum>
  <w:abstractNum w:abstractNumId="20">
    <w:nsid w:val="3BBE2F1C"/>
    <w:multiLevelType w:val="multilevel"/>
    <w:tmpl w:val="98F21C66"/>
    <w:lvl w:ilvl="0">
      <w:start w:val="1"/>
      <w:numFmt w:val="decimal"/>
      <w:lvlText w:val="1.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1.%2.1"/>
      <w:lvlJc w:val="right"/>
      <w:pPr>
        <w:ind w:left="792" w:hanging="432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954" w:hanging="504"/>
      </w:pPr>
      <w:rPr>
        <w:rFonts w:hint="default"/>
      </w:rPr>
    </w:lvl>
    <w:lvl w:ilvl="3">
      <w:start w:val="1"/>
      <w:numFmt w:val="decimal"/>
      <w:lvlText w:val="1.%4.1"/>
      <w:lvlJc w:val="right"/>
      <w:pPr>
        <w:ind w:left="1188" w:hanging="648"/>
      </w:pPr>
      <w:rPr>
        <w:rFonts w:hint="default"/>
      </w:rPr>
    </w:lvl>
    <w:lvl w:ilvl="4">
      <w:start w:val="1"/>
      <w:numFmt w:val="decimal"/>
      <w:lvlText w:val="%1.5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6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1.5.%7"/>
      <w:lvlJc w:val="righ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1">
    <w:nsid w:val="3C6A7B4E"/>
    <w:multiLevelType w:val="hybridMultilevel"/>
    <w:tmpl w:val="8878F8D0"/>
    <w:lvl w:ilvl="0" w:tplc="2A601D1C">
      <w:start w:val="1"/>
      <w:numFmt w:val="decimal"/>
      <w:lvlText w:val="4.%1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2">
    <w:nsid w:val="43AD08BF"/>
    <w:multiLevelType w:val="hybridMultilevel"/>
    <w:tmpl w:val="715C47E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48FE723F"/>
    <w:multiLevelType w:val="hybridMultilevel"/>
    <w:tmpl w:val="458C7ADC"/>
    <w:lvl w:ilvl="0" w:tplc="38090019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493A038D"/>
    <w:multiLevelType w:val="hybridMultilevel"/>
    <w:tmpl w:val="22B83A12"/>
    <w:lvl w:ilvl="0" w:tplc="08667E64">
      <w:start w:val="1"/>
      <w:numFmt w:val="decimal"/>
      <w:lvlText w:val="1.3.%1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5">
    <w:nsid w:val="4AE0266D"/>
    <w:multiLevelType w:val="hybridMultilevel"/>
    <w:tmpl w:val="22627058"/>
    <w:lvl w:ilvl="0" w:tplc="4C18A27C">
      <w:start w:val="1"/>
      <w:numFmt w:val="decimal"/>
      <w:lvlText w:val="4.%1"/>
      <w:lvlJc w:val="left"/>
      <w:pPr>
        <w:ind w:left="360" w:hanging="360"/>
      </w:pPr>
      <w:rPr>
        <w:rFonts w:ascii="Times New Roman" w:hAnsi="Times New Roman" w:cs="Times New Roman"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200" w:hanging="360"/>
      </w:pPr>
    </w:lvl>
    <w:lvl w:ilvl="2" w:tplc="0409001B" w:tentative="1">
      <w:start w:val="1"/>
      <w:numFmt w:val="lowerRoman"/>
      <w:lvlText w:val="%3."/>
      <w:lvlJc w:val="right"/>
      <w:pPr>
        <w:ind w:left="1920" w:hanging="180"/>
      </w:pPr>
    </w:lvl>
    <w:lvl w:ilvl="3" w:tplc="0409000F" w:tentative="1">
      <w:start w:val="1"/>
      <w:numFmt w:val="decimal"/>
      <w:lvlText w:val="%4."/>
      <w:lvlJc w:val="left"/>
      <w:pPr>
        <w:ind w:left="2640" w:hanging="360"/>
      </w:pPr>
    </w:lvl>
    <w:lvl w:ilvl="4" w:tplc="04090019" w:tentative="1">
      <w:start w:val="1"/>
      <w:numFmt w:val="lowerLetter"/>
      <w:lvlText w:val="%5."/>
      <w:lvlJc w:val="left"/>
      <w:pPr>
        <w:ind w:left="3360" w:hanging="360"/>
      </w:pPr>
    </w:lvl>
    <w:lvl w:ilvl="5" w:tplc="0409001B" w:tentative="1">
      <w:start w:val="1"/>
      <w:numFmt w:val="lowerRoman"/>
      <w:lvlText w:val="%6."/>
      <w:lvlJc w:val="right"/>
      <w:pPr>
        <w:ind w:left="4080" w:hanging="180"/>
      </w:pPr>
    </w:lvl>
    <w:lvl w:ilvl="6" w:tplc="0409000F" w:tentative="1">
      <w:start w:val="1"/>
      <w:numFmt w:val="decimal"/>
      <w:lvlText w:val="%7."/>
      <w:lvlJc w:val="left"/>
      <w:pPr>
        <w:ind w:left="4800" w:hanging="360"/>
      </w:pPr>
    </w:lvl>
    <w:lvl w:ilvl="7" w:tplc="04090019" w:tentative="1">
      <w:start w:val="1"/>
      <w:numFmt w:val="lowerLetter"/>
      <w:lvlText w:val="%8."/>
      <w:lvlJc w:val="left"/>
      <w:pPr>
        <w:ind w:left="5520" w:hanging="360"/>
      </w:pPr>
    </w:lvl>
    <w:lvl w:ilvl="8" w:tplc="0409001B" w:tentative="1">
      <w:start w:val="1"/>
      <w:numFmt w:val="lowerRoman"/>
      <w:lvlText w:val="%9."/>
      <w:lvlJc w:val="right"/>
      <w:pPr>
        <w:ind w:left="6240" w:hanging="180"/>
      </w:pPr>
    </w:lvl>
  </w:abstractNum>
  <w:abstractNum w:abstractNumId="26">
    <w:nsid w:val="4FD43FC5"/>
    <w:multiLevelType w:val="hybridMultilevel"/>
    <w:tmpl w:val="65EA2D3E"/>
    <w:lvl w:ilvl="0" w:tplc="26F4BF68">
      <w:start w:val="4"/>
      <w:numFmt w:val="decimal"/>
      <w:lvlText w:val="%1.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51963910"/>
    <w:multiLevelType w:val="hybridMultilevel"/>
    <w:tmpl w:val="B16ACB8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54325636"/>
    <w:multiLevelType w:val="hybridMultilevel"/>
    <w:tmpl w:val="8008409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9">
    <w:nsid w:val="55A866DC"/>
    <w:multiLevelType w:val="hybridMultilevel"/>
    <w:tmpl w:val="9AFC2E4E"/>
    <w:lvl w:ilvl="0" w:tplc="E33C0DE8">
      <w:start w:val="1"/>
      <w:numFmt w:val="decimal"/>
      <w:lvlText w:val="5.%1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0">
    <w:nsid w:val="560A77A9"/>
    <w:multiLevelType w:val="hybridMultilevel"/>
    <w:tmpl w:val="C1E2989E"/>
    <w:lvl w:ilvl="0" w:tplc="355A1C22">
      <w:start w:val="1"/>
      <w:numFmt w:val="decimal"/>
      <w:lvlText w:val="2.2.%1"/>
      <w:lvlJc w:val="left"/>
      <w:pPr>
        <w:ind w:left="1800" w:hanging="360"/>
      </w:pPr>
      <w:rPr>
        <w:rFonts w:hint="default"/>
        <w:color w:val="000000" w:themeColor="text1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56122977"/>
    <w:multiLevelType w:val="hybridMultilevel"/>
    <w:tmpl w:val="37A07B80"/>
    <w:lvl w:ilvl="0" w:tplc="1F4ABD06">
      <w:start w:val="1"/>
      <w:numFmt w:val="decimal"/>
      <w:lvlText w:val="5.%1"/>
      <w:lvlJc w:val="left"/>
      <w:pPr>
        <w:ind w:left="360" w:hanging="360"/>
      </w:pPr>
      <w:rPr>
        <w:rFonts w:ascii="Times New Roman" w:hAnsi="Times New Roman" w:cs="Times New Roman" w:hint="default"/>
        <w:b/>
        <w:color w:val="auto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61F83EBD"/>
    <w:multiLevelType w:val="hybridMultilevel"/>
    <w:tmpl w:val="A448F6BC"/>
    <w:lvl w:ilvl="0" w:tplc="C5C0010A">
      <w:start w:val="1"/>
      <w:numFmt w:val="decimal"/>
      <w:lvlText w:val="3.%1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3">
    <w:nsid w:val="66230A24"/>
    <w:multiLevelType w:val="hybridMultilevel"/>
    <w:tmpl w:val="FB86C8E8"/>
    <w:lvl w:ilvl="0" w:tplc="38090019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4">
    <w:nsid w:val="69524807"/>
    <w:multiLevelType w:val="hybridMultilevel"/>
    <w:tmpl w:val="E0FA8C74"/>
    <w:lvl w:ilvl="0" w:tplc="E33C0DE8">
      <w:start w:val="1"/>
      <w:numFmt w:val="decimal"/>
      <w:lvlText w:val="5.%1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6A1F726F"/>
    <w:multiLevelType w:val="hybridMultilevel"/>
    <w:tmpl w:val="60E0C56C"/>
    <w:lvl w:ilvl="0" w:tplc="38090019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6">
    <w:nsid w:val="6B8A5AB4"/>
    <w:multiLevelType w:val="hybridMultilevel"/>
    <w:tmpl w:val="78DE5F20"/>
    <w:lvl w:ilvl="0" w:tplc="0409000F">
      <w:start w:val="1"/>
      <w:numFmt w:val="decimal"/>
      <w:lvlText w:val="%1."/>
      <w:lvlJc w:val="left"/>
      <w:pPr>
        <w:ind w:left="120" w:hanging="360"/>
      </w:pPr>
      <w:rPr>
        <w:rFonts w:hint="default"/>
        <w:b/>
      </w:rPr>
    </w:lvl>
    <w:lvl w:ilvl="1" w:tplc="04090019">
      <w:start w:val="1"/>
      <w:numFmt w:val="lowerLetter"/>
      <w:lvlText w:val="%2."/>
      <w:lvlJc w:val="left"/>
      <w:pPr>
        <w:ind w:left="840" w:hanging="360"/>
      </w:pPr>
    </w:lvl>
    <w:lvl w:ilvl="2" w:tplc="0409001B" w:tentative="1">
      <w:start w:val="1"/>
      <w:numFmt w:val="lowerRoman"/>
      <w:lvlText w:val="%3."/>
      <w:lvlJc w:val="right"/>
      <w:pPr>
        <w:ind w:left="1560" w:hanging="180"/>
      </w:pPr>
    </w:lvl>
    <w:lvl w:ilvl="3" w:tplc="0409000F" w:tentative="1">
      <w:start w:val="1"/>
      <w:numFmt w:val="decimal"/>
      <w:lvlText w:val="%4."/>
      <w:lvlJc w:val="left"/>
      <w:pPr>
        <w:ind w:left="2280" w:hanging="360"/>
      </w:pPr>
    </w:lvl>
    <w:lvl w:ilvl="4" w:tplc="04090019" w:tentative="1">
      <w:start w:val="1"/>
      <w:numFmt w:val="lowerLetter"/>
      <w:lvlText w:val="%5."/>
      <w:lvlJc w:val="left"/>
      <w:pPr>
        <w:ind w:left="3000" w:hanging="360"/>
      </w:pPr>
    </w:lvl>
    <w:lvl w:ilvl="5" w:tplc="0409001B" w:tentative="1">
      <w:start w:val="1"/>
      <w:numFmt w:val="lowerRoman"/>
      <w:lvlText w:val="%6."/>
      <w:lvlJc w:val="right"/>
      <w:pPr>
        <w:ind w:left="3720" w:hanging="180"/>
      </w:pPr>
    </w:lvl>
    <w:lvl w:ilvl="6" w:tplc="0409000F" w:tentative="1">
      <w:start w:val="1"/>
      <w:numFmt w:val="decimal"/>
      <w:lvlText w:val="%7."/>
      <w:lvlJc w:val="left"/>
      <w:pPr>
        <w:ind w:left="4440" w:hanging="360"/>
      </w:pPr>
    </w:lvl>
    <w:lvl w:ilvl="7" w:tplc="04090019" w:tentative="1">
      <w:start w:val="1"/>
      <w:numFmt w:val="lowerLetter"/>
      <w:lvlText w:val="%8."/>
      <w:lvlJc w:val="left"/>
      <w:pPr>
        <w:ind w:left="5160" w:hanging="360"/>
      </w:pPr>
    </w:lvl>
    <w:lvl w:ilvl="8" w:tplc="0409001B" w:tentative="1">
      <w:start w:val="1"/>
      <w:numFmt w:val="lowerRoman"/>
      <w:lvlText w:val="%9."/>
      <w:lvlJc w:val="right"/>
      <w:pPr>
        <w:ind w:left="5880" w:hanging="180"/>
      </w:pPr>
    </w:lvl>
  </w:abstractNum>
  <w:abstractNum w:abstractNumId="37">
    <w:nsid w:val="74786E9E"/>
    <w:multiLevelType w:val="hybridMultilevel"/>
    <w:tmpl w:val="7F987C2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7C5A5E7C"/>
    <w:multiLevelType w:val="hybridMultilevel"/>
    <w:tmpl w:val="275EAE3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39">
    <w:nsid w:val="7CA35329"/>
    <w:multiLevelType w:val="hybridMultilevel"/>
    <w:tmpl w:val="2152D21E"/>
    <w:lvl w:ilvl="0" w:tplc="38090017">
      <w:start w:val="1"/>
      <w:numFmt w:val="lowerLetter"/>
      <w:lvlText w:val="%1)"/>
      <w:lvlJc w:val="left"/>
      <w:pPr>
        <w:ind w:left="1080" w:hanging="360"/>
      </w:pPr>
    </w:lvl>
    <w:lvl w:ilvl="1" w:tplc="38090017">
      <w:start w:val="1"/>
      <w:numFmt w:val="lowerLetter"/>
      <w:lvlText w:val="%2)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0">
    <w:nsid w:val="7F082E4C"/>
    <w:multiLevelType w:val="multilevel"/>
    <w:tmpl w:val="CA60814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14"/>
  </w:num>
  <w:num w:numId="2">
    <w:abstractNumId w:val="20"/>
  </w:num>
  <w:num w:numId="3">
    <w:abstractNumId w:val="6"/>
  </w:num>
  <w:num w:numId="4">
    <w:abstractNumId w:val="19"/>
  </w:num>
  <w:num w:numId="5">
    <w:abstractNumId w:val="15"/>
  </w:num>
  <w:num w:numId="6">
    <w:abstractNumId w:val="27"/>
  </w:num>
  <w:num w:numId="7">
    <w:abstractNumId w:val="16"/>
  </w:num>
  <w:num w:numId="8">
    <w:abstractNumId w:val="32"/>
  </w:num>
  <w:num w:numId="9">
    <w:abstractNumId w:val="36"/>
  </w:num>
  <w:num w:numId="10">
    <w:abstractNumId w:val="10"/>
  </w:num>
  <w:num w:numId="11">
    <w:abstractNumId w:val="35"/>
  </w:num>
  <w:num w:numId="12">
    <w:abstractNumId w:val="33"/>
  </w:num>
  <w:num w:numId="13">
    <w:abstractNumId w:val="7"/>
  </w:num>
  <w:num w:numId="14">
    <w:abstractNumId w:val="1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3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3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3"/>
  </w:num>
  <w:num w:numId="18">
    <w:abstractNumId w:val="28"/>
  </w:num>
  <w:num w:numId="19">
    <w:abstractNumId w:val="8"/>
  </w:num>
  <w:num w:numId="20">
    <w:abstractNumId w:val="24"/>
  </w:num>
  <w:num w:numId="21">
    <w:abstractNumId w:val="25"/>
  </w:num>
  <w:num w:numId="22">
    <w:abstractNumId w:val="11"/>
  </w:num>
  <w:num w:numId="23">
    <w:abstractNumId w:val="4"/>
  </w:num>
  <w:num w:numId="24">
    <w:abstractNumId w:val="26"/>
  </w:num>
  <w:num w:numId="25">
    <w:abstractNumId w:val="1"/>
  </w:num>
  <w:num w:numId="26">
    <w:abstractNumId w:val="12"/>
  </w:num>
  <w:num w:numId="27">
    <w:abstractNumId w:val="9"/>
  </w:num>
  <w:num w:numId="28">
    <w:abstractNumId w:val="21"/>
  </w:num>
  <w:num w:numId="29">
    <w:abstractNumId w:val="0"/>
  </w:num>
  <w:num w:numId="30">
    <w:abstractNumId w:val="13"/>
  </w:num>
  <w:num w:numId="31">
    <w:abstractNumId w:val="22"/>
  </w:num>
  <w:num w:numId="32">
    <w:abstractNumId w:val="39"/>
  </w:num>
  <w:num w:numId="33">
    <w:abstractNumId w:val="40"/>
  </w:num>
  <w:num w:numId="34">
    <w:abstractNumId w:val="34"/>
  </w:num>
  <w:num w:numId="35">
    <w:abstractNumId w:val="17"/>
  </w:num>
  <w:num w:numId="36">
    <w:abstractNumId w:val="29"/>
  </w:num>
  <w:num w:numId="37">
    <w:abstractNumId w:val="31"/>
  </w:num>
  <w:num w:numId="38">
    <w:abstractNumId w:val="2"/>
  </w:num>
  <w:num w:numId="39">
    <w:abstractNumId w:val="23"/>
  </w:num>
  <w:num w:numId="40">
    <w:abstractNumId w:val="5"/>
  </w:num>
  <w:num w:numId="41">
    <w:abstractNumId w:val="30"/>
  </w:num>
  <w:numIdMacAtCleanup w:val="2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hideSpellingError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847CD"/>
    <w:rsid w:val="00000EC3"/>
    <w:rsid w:val="00001742"/>
    <w:rsid w:val="00005FDB"/>
    <w:rsid w:val="000100AD"/>
    <w:rsid w:val="00012BDC"/>
    <w:rsid w:val="00015E18"/>
    <w:rsid w:val="00032CC4"/>
    <w:rsid w:val="00034D7A"/>
    <w:rsid w:val="0003558E"/>
    <w:rsid w:val="000471E4"/>
    <w:rsid w:val="000550D1"/>
    <w:rsid w:val="00056953"/>
    <w:rsid w:val="00060DE2"/>
    <w:rsid w:val="00064FFB"/>
    <w:rsid w:val="000822A2"/>
    <w:rsid w:val="00092448"/>
    <w:rsid w:val="000A1BF2"/>
    <w:rsid w:val="000C2D78"/>
    <w:rsid w:val="000C4E1E"/>
    <w:rsid w:val="000D5922"/>
    <w:rsid w:val="000D6A74"/>
    <w:rsid w:val="000E1808"/>
    <w:rsid w:val="000E3859"/>
    <w:rsid w:val="000E3B1A"/>
    <w:rsid w:val="000E44E0"/>
    <w:rsid w:val="000E762B"/>
    <w:rsid w:val="000F2F18"/>
    <w:rsid w:val="000F56DF"/>
    <w:rsid w:val="000F6DA4"/>
    <w:rsid w:val="00102703"/>
    <w:rsid w:val="001107E1"/>
    <w:rsid w:val="00110978"/>
    <w:rsid w:val="00114DED"/>
    <w:rsid w:val="00116081"/>
    <w:rsid w:val="001163AB"/>
    <w:rsid w:val="00120889"/>
    <w:rsid w:val="00124F20"/>
    <w:rsid w:val="00130080"/>
    <w:rsid w:val="00157055"/>
    <w:rsid w:val="00161D5A"/>
    <w:rsid w:val="00163464"/>
    <w:rsid w:val="00165A0F"/>
    <w:rsid w:val="0016673C"/>
    <w:rsid w:val="00171CAA"/>
    <w:rsid w:val="00174A06"/>
    <w:rsid w:val="00177350"/>
    <w:rsid w:val="001803BB"/>
    <w:rsid w:val="00184C20"/>
    <w:rsid w:val="0018708B"/>
    <w:rsid w:val="001A5A1C"/>
    <w:rsid w:val="001B011C"/>
    <w:rsid w:val="001B2D95"/>
    <w:rsid w:val="001D1ECE"/>
    <w:rsid w:val="001D35F9"/>
    <w:rsid w:val="001D3CA3"/>
    <w:rsid w:val="001D4C11"/>
    <w:rsid w:val="001D68B0"/>
    <w:rsid w:val="001E2F3A"/>
    <w:rsid w:val="001E6F98"/>
    <w:rsid w:val="001F249B"/>
    <w:rsid w:val="001F2C0C"/>
    <w:rsid w:val="001F59F9"/>
    <w:rsid w:val="001F6579"/>
    <w:rsid w:val="001F7BB9"/>
    <w:rsid w:val="00217484"/>
    <w:rsid w:val="00217A31"/>
    <w:rsid w:val="00221CB3"/>
    <w:rsid w:val="00224630"/>
    <w:rsid w:val="00235F11"/>
    <w:rsid w:val="0023643A"/>
    <w:rsid w:val="00243072"/>
    <w:rsid w:val="00272375"/>
    <w:rsid w:val="002757DA"/>
    <w:rsid w:val="002862F6"/>
    <w:rsid w:val="00287DB9"/>
    <w:rsid w:val="00295778"/>
    <w:rsid w:val="00295B25"/>
    <w:rsid w:val="00295D05"/>
    <w:rsid w:val="002A6193"/>
    <w:rsid w:val="002B0C8B"/>
    <w:rsid w:val="002B19C0"/>
    <w:rsid w:val="002B42F0"/>
    <w:rsid w:val="002B5A07"/>
    <w:rsid w:val="002C087F"/>
    <w:rsid w:val="002C1E2B"/>
    <w:rsid w:val="002D2BF0"/>
    <w:rsid w:val="002E441E"/>
    <w:rsid w:val="002F62D1"/>
    <w:rsid w:val="002F72F7"/>
    <w:rsid w:val="002F7829"/>
    <w:rsid w:val="00305CA8"/>
    <w:rsid w:val="00310A06"/>
    <w:rsid w:val="003113A3"/>
    <w:rsid w:val="003134E6"/>
    <w:rsid w:val="00322B71"/>
    <w:rsid w:val="003326D5"/>
    <w:rsid w:val="00333CFA"/>
    <w:rsid w:val="0034233C"/>
    <w:rsid w:val="003461DD"/>
    <w:rsid w:val="00346BB2"/>
    <w:rsid w:val="0034721B"/>
    <w:rsid w:val="00352401"/>
    <w:rsid w:val="00352801"/>
    <w:rsid w:val="00357A29"/>
    <w:rsid w:val="0036642A"/>
    <w:rsid w:val="00367E92"/>
    <w:rsid w:val="00374D33"/>
    <w:rsid w:val="003763FA"/>
    <w:rsid w:val="00386413"/>
    <w:rsid w:val="00393773"/>
    <w:rsid w:val="00393E1A"/>
    <w:rsid w:val="003A4A2B"/>
    <w:rsid w:val="003B0C76"/>
    <w:rsid w:val="003C0F09"/>
    <w:rsid w:val="003C0F40"/>
    <w:rsid w:val="003C3475"/>
    <w:rsid w:val="003C46B9"/>
    <w:rsid w:val="003C5429"/>
    <w:rsid w:val="003C6C19"/>
    <w:rsid w:val="003D737C"/>
    <w:rsid w:val="003E5F92"/>
    <w:rsid w:val="003F0AD9"/>
    <w:rsid w:val="003F31FC"/>
    <w:rsid w:val="003F40C8"/>
    <w:rsid w:val="003F5520"/>
    <w:rsid w:val="004003F8"/>
    <w:rsid w:val="004033AE"/>
    <w:rsid w:val="004071A0"/>
    <w:rsid w:val="00425ED4"/>
    <w:rsid w:val="0042709D"/>
    <w:rsid w:val="00435D8F"/>
    <w:rsid w:val="004369E6"/>
    <w:rsid w:val="00441211"/>
    <w:rsid w:val="004502A8"/>
    <w:rsid w:val="00452299"/>
    <w:rsid w:val="004537A0"/>
    <w:rsid w:val="00454BB5"/>
    <w:rsid w:val="00456CA2"/>
    <w:rsid w:val="00457B58"/>
    <w:rsid w:val="004616D7"/>
    <w:rsid w:val="00477008"/>
    <w:rsid w:val="00480908"/>
    <w:rsid w:val="00484152"/>
    <w:rsid w:val="00486B1E"/>
    <w:rsid w:val="00493903"/>
    <w:rsid w:val="004A3230"/>
    <w:rsid w:val="004A363C"/>
    <w:rsid w:val="004B102A"/>
    <w:rsid w:val="004B4A4B"/>
    <w:rsid w:val="004B5EFB"/>
    <w:rsid w:val="004B7170"/>
    <w:rsid w:val="004C1C38"/>
    <w:rsid w:val="004D0769"/>
    <w:rsid w:val="004D571D"/>
    <w:rsid w:val="004D7F2E"/>
    <w:rsid w:val="004E1E26"/>
    <w:rsid w:val="004E3A77"/>
    <w:rsid w:val="004E5272"/>
    <w:rsid w:val="004F1718"/>
    <w:rsid w:val="004F2FF3"/>
    <w:rsid w:val="004F7DB5"/>
    <w:rsid w:val="00505746"/>
    <w:rsid w:val="0050702B"/>
    <w:rsid w:val="00507D96"/>
    <w:rsid w:val="00524A64"/>
    <w:rsid w:val="00525F91"/>
    <w:rsid w:val="005338A2"/>
    <w:rsid w:val="005407AF"/>
    <w:rsid w:val="00540811"/>
    <w:rsid w:val="0054602D"/>
    <w:rsid w:val="005518C7"/>
    <w:rsid w:val="00551A81"/>
    <w:rsid w:val="00552941"/>
    <w:rsid w:val="00571C53"/>
    <w:rsid w:val="00573D74"/>
    <w:rsid w:val="005778A2"/>
    <w:rsid w:val="005832BC"/>
    <w:rsid w:val="005864BE"/>
    <w:rsid w:val="00587E51"/>
    <w:rsid w:val="0059674A"/>
    <w:rsid w:val="005A1814"/>
    <w:rsid w:val="005A5E39"/>
    <w:rsid w:val="005A696B"/>
    <w:rsid w:val="005A6B65"/>
    <w:rsid w:val="005B2839"/>
    <w:rsid w:val="005B7330"/>
    <w:rsid w:val="005C250A"/>
    <w:rsid w:val="005C27FE"/>
    <w:rsid w:val="005C4691"/>
    <w:rsid w:val="005C6030"/>
    <w:rsid w:val="005C7E2C"/>
    <w:rsid w:val="005D64DD"/>
    <w:rsid w:val="005F5D92"/>
    <w:rsid w:val="00611C8D"/>
    <w:rsid w:val="00613A3B"/>
    <w:rsid w:val="006259D4"/>
    <w:rsid w:val="00626B6F"/>
    <w:rsid w:val="006405E6"/>
    <w:rsid w:val="0064145F"/>
    <w:rsid w:val="00642533"/>
    <w:rsid w:val="006443F2"/>
    <w:rsid w:val="00645CE8"/>
    <w:rsid w:val="00645DD3"/>
    <w:rsid w:val="0065202C"/>
    <w:rsid w:val="006558A9"/>
    <w:rsid w:val="006578F0"/>
    <w:rsid w:val="006610FA"/>
    <w:rsid w:val="00664130"/>
    <w:rsid w:val="006A19F5"/>
    <w:rsid w:val="006B2094"/>
    <w:rsid w:val="006C18C9"/>
    <w:rsid w:val="006C5250"/>
    <w:rsid w:val="006C6519"/>
    <w:rsid w:val="006D5C8E"/>
    <w:rsid w:val="006D62C0"/>
    <w:rsid w:val="006F147F"/>
    <w:rsid w:val="006F21F0"/>
    <w:rsid w:val="006F7AFD"/>
    <w:rsid w:val="00705D49"/>
    <w:rsid w:val="007070E4"/>
    <w:rsid w:val="00707101"/>
    <w:rsid w:val="0071415D"/>
    <w:rsid w:val="0072048D"/>
    <w:rsid w:val="00721454"/>
    <w:rsid w:val="0072148C"/>
    <w:rsid w:val="007221A6"/>
    <w:rsid w:val="0072268A"/>
    <w:rsid w:val="00732093"/>
    <w:rsid w:val="0073373C"/>
    <w:rsid w:val="00733AC6"/>
    <w:rsid w:val="007345AB"/>
    <w:rsid w:val="0073601A"/>
    <w:rsid w:val="0074274F"/>
    <w:rsid w:val="0074642B"/>
    <w:rsid w:val="00750DE3"/>
    <w:rsid w:val="0075585A"/>
    <w:rsid w:val="00756FD2"/>
    <w:rsid w:val="00762C43"/>
    <w:rsid w:val="00762E1A"/>
    <w:rsid w:val="00763C9E"/>
    <w:rsid w:val="00765FAB"/>
    <w:rsid w:val="007678A2"/>
    <w:rsid w:val="00772627"/>
    <w:rsid w:val="00772658"/>
    <w:rsid w:val="00773F53"/>
    <w:rsid w:val="00776395"/>
    <w:rsid w:val="00782CB2"/>
    <w:rsid w:val="0078481F"/>
    <w:rsid w:val="00784C3C"/>
    <w:rsid w:val="00793ADD"/>
    <w:rsid w:val="007940C0"/>
    <w:rsid w:val="0079681E"/>
    <w:rsid w:val="007A0A80"/>
    <w:rsid w:val="007A2166"/>
    <w:rsid w:val="007A5D80"/>
    <w:rsid w:val="007B608B"/>
    <w:rsid w:val="007B62B8"/>
    <w:rsid w:val="007B6BF6"/>
    <w:rsid w:val="007D2D31"/>
    <w:rsid w:val="007E1E33"/>
    <w:rsid w:val="007E7D37"/>
    <w:rsid w:val="007F24EC"/>
    <w:rsid w:val="007F3CC5"/>
    <w:rsid w:val="007F42EC"/>
    <w:rsid w:val="007F67DD"/>
    <w:rsid w:val="00804AD0"/>
    <w:rsid w:val="00816236"/>
    <w:rsid w:val="00823375"/>
    <w:rsid w:val="00823A2C"/>
    <w:rsid w:val="008313EE"/>
    <w:rsid w:val="0084063E"/>
    <w:rsid w:val="00844514"/>
    <w:rsid w:val="00855101"/>
    <w:rsid w:val="00855A08"/>
    <w:rsid w:val="00864CDF"/>
    <w:rsid w:val="00864E44"/>
    <w:rsid w:val="008720B4"/>
    <w:rsid w:val="00872A99"/>
    <w:rsid w:val="008743F9"/>
    <w:rsid w:val="00877A76"/>
    <w:rsid w:val="008831E6"/>
    <w:rsid w:val="00891B65"/>
    <w:rsid w:val="008927E7"/>
    <w:rsid w:val="00897842"/>
    <w:rsid w:val="008A24C8"/>
    <w:rsid w:val="008A4CBD"/>
    <w:rsid w:val="008A615F"/>
    <w:rsid w:val="008A6470"/>
    <w:rsid w:val="008A73C3"/>
    <w:rsid w:val="008B1631"/>
    <w:rsid w:val="008B4366"/>
    <w:rsid w:val="008B5B25"/>
    <w:rsid w:val="008B69D3"/>
    <w:rsid w:val="008C0027"/>
    <w:rsid w:val="008C71C2"/>
    <w:rsid w:val="008C72F0"/>
    <w:rsid w:val="008D0AAD"/>
    <w:rsid w:val="008D1E9F"/>
    <w:rsid w:val="008E1074"/>
    <w:rsid w:val="008E62B4"/>
    <w:rsid w:val="008E6741"/>
    <w:rsid w:val="008F171C"/>
    <w:rsid w:val="008F1FF8"/>
    <w:rsid w:val="008F21F5"/>
    <w:rsid w:val="008F3D18"/>
    <w:rsid w:val="008F4586"/>
    <w:rsid w:val="008F628E"/>
    <w:rsid w:val="008F7224"/>
    <w:rsid w:val="00907D64"/>
    <w:rsid w:val="00910406"/>
    <w:rsid w:val="00912D75"/>
    <w:rsid w:val="009132F0"/>
    <w:rsid w:val="009207C0"/>
    <w:rsid w:val="00921A19"/>
    <w:rsid w:val="00924C35"/>
    <w:rsid w:val="00927EAE"/>
    <w:rsid w:val="00933BEC"/>
    <w:rsid w:val="00935FB9"/>
    <w:rsid w:val="00945C6D"/>
    <w:rsid w:val="00946616"/>
    <w:rsid w:val="00953999"/>
    <w:rsid w:val="00953EB7"/>
    <w:rsid w:val="009567D1"/>
    <w:rsid w:val="009625A1"/>
    <w:rsid w:val="00966709"/>
    <w:rsid w:val="00967B2B"/>
    <w:rsid w:val="00970C7F"/>
    <w:rsid w:val="0097477D"/>
    <w:rsid w:val="00976BA5"/>
    <w:rsid w:val="00981F7C"/>
    <w:rsid w:val="00983839"/>
    <w:rsid w:val="0098435A"/>
    <w:rsid w:val="00985AA4"/>
    <w:rsid w:val="00992AD3"/>
    <w:rsid w:val="00993D5F"/>
    <w:rsid w:val="009949BA"/>
    <w:rsid w:val="00996A39"/>
    <w:rsid w:val="009B2A45"/>
    <w:rsid w:val="009B74DB"/>
    <w:rsid w:val="009C523C"/>
    <w:rsid w:val="009C67B4"/>
    <w:rsid w:val="009C715A"/>
    <w:rsid w:val="009D52B9"/>
    <w:rsid w:val="009D5E14"/>
    <w:rsid w:val="009D7065"/>
    <w:rsid w:val="009E2D20"/>
    <w:rsid w:val="00A01D10"/>
    <w:rsid w:val="00A03294"/>
    <w:rsid w:val="00A0701D"/>
    <w:rsid w:val="00A11E67"/>
    <w:rsid w:val="00A12640"/>
    <w:rsid w:val="00A1326E"/>
    <w:rsid w:val="00A23E47"/>
    <w:rsid w:val="00A32D57"/>
    <w:rsid w:val="00A37133"/>
    <w:rsid w:val="00A40AC7"/>
    <w:rsid w:val="00A411FE"/>
    <w:rsid w:val="00A418E7"/>
    <w:rsid w:val="00A419D4"/>
    <w:rsid w:val="00A4266D"/>
    <w:rsid w:val="00A42AEB"/>
    <w:rsid w:val="00A478AC"/>
    <w:rsid w:val="00A47C22"/>
    <w:rsid w:val="00A5014B"/>
    <w:rsid w:val="00A51DF4"/>
    <w:rsid w:val="00A5309F"/>
    <w:rsid w:val="00A540D1"/>
    <w:rsid w:val="00A55161"/>
    <w:rsid w:val="00A578D7"/>
    <w:rsid w:val="00A66296"/>
    <w:rsid w:val="00A70486"/>
    <w:rsid w:val="00A761EA"/>
    <w:rsid w:val="00A80383"/>
    <w:rsid w:val="00A82C2D"/>
    <w:rsid w:val="00A906EA"/>
    <w:rsid w:val="00A93073"/>
    <w:rsid w:val="00A93254"/>
    <w:rsid w:val="00A93FFF"/>
    <w:rsid w:val="00AA1545"/>
    <w:rsid w:val="00AA3015"/>
    <w:rsid w:val="00AA4579"/>
    <w:rsid w:val="00AA7A55"/>
    <w:rsid w:val="00AC20DF"/>
    <w:rsid w:val="00AD2CE5"/>
    <w:rsid w:val="00AF4BE4"/>
    <w:rsid w:val="00AF5525"/>
    <w:rsid w:val="00B10ACE"/>
    <w:rsid w:val="00B13B57"/>
    <w:rsid w:val="00B161C6"/>
    <w:rsid w:val="00B16F70"/>
    <w:rsid w:val="00B321DE"/>
    <w:rsid w:val="00B32662"/>
    <w:rsid w:val="00B33161"/>
    <w:rsid w:val="00B34CAE"/>
    <w:rsid w:val="00B37683"/>
    <w:rsid w:val="00B406E0"/>
    <w:rsid w:val="00B420D0"/>
    <w:rsid w:val="00B4211D"/>
    <w:rsid w:val="00B42B78"/>
    <w:rsid w:val="00B55BAF"/>
    <w:rsid w:val="00B61FAF"/>
    <w:rsid w:val="00B73A05"/>
    <w:rsid w:val="00B75EC9"/>
    <w:rsid w:val="00B77109"/>
    <w:rsid w:val="00B77ECE"/>
    <w:rsid w:val="00B80E9C"/>
    <w:rsid w:val="00B858D0"/>
    <w:rsid w:val="00B9081C"/>
    <w:rsid w:val="00BA0636"/>
    <w:rsid w:val="00BB4E60"/>
    <w:rsid w:val="00BB5B1A"/>
    <w:rsid w:val="00BB5D89"/>
    <w:rsid w:val="00BB7EDB"/>
    <w:rsid w:val="00BC0478"/>
    <w:rsid w:val="00BC3555"/>
    <w:rsid w:val="00BC61E7"/>
    <w:rsid w:val="00BD2D8B"/>
    <w:rsid w:val="00BD5ADC"/>
    <w:rsid w:val="00BE5775"/>
    <w:rsid w:val="00BF7EF9"/>
    <w:rsid w:val="00C04284"/>
    <w:rsid w:val="00C0476B"/>
    <w:rsid w:val="00C04993"/>
    <w:rsid w:val="00C04B68"/>
    <w:rsid w:val="00C07087"/>
    <w:rsid w:val="00C11D36"/>
    <w:rsid w:val="00C16957"/>
    <w:rsid w:val="00C171CC"/>
    <w:rsid w:val="00C17BF0"/>
    <w:rsid w:val="00C17E5D"/>
    <w:rsid w:val="00C205C2"/>
    <w:rsid w:val="00C22483"/>
    <w:rsid w:val="00C22E62"/>
    <w:rsid w:val="00C23F08"/>
    <w:rsid w:val="00C25470"/>
    <w:rsid w:val="00C3100D"/>
    <w:rsid w:val="00C32386"/>
    <w:rsid w:val="00C32EB0"/>
    <w:rsid w:val="00C37A86"/>
    <w:rsid w:val="00C41D3D"/>
    <w:rsid w:val="00C42981"/>
    <w:rsid w:val="00C56753"/>
    <w:rsid w:val="00C60340"/>
    <w:rsid w:val="00C63E46"/>
    <w:rsid w:val="00C666CF"/>
    <w:rsid w:val="00C67001"/>
    <w:rsid w:val="00C70347"/>
    <w:rsid w:val="00C71240"/>
    <w:rsid w:val="00C721FA"/>
    <w:rsid w:val="00C7308D"/>
    <w:rsid w:val="00C73F99"/>
    <w:rsid w:val="00C74A5E"/>
    <w:rsid w:val="00C74F5D"/>
    <w:rsid w:val="00C76D3E"/>
    <w:rsid w:val="00C77D73"/>
    <w:rsid w:val="00C843C7"/>
    <w:rsid w:val="00C856EC"/>
    <w:rsid w:val="00C86563"/>
    <w:rsid w:val="00C903F2"/>
    <w:rsid w:val="00C93B7A"/>
    <w:rsid w:val="00C9664E"/>
    <w:rsid w:val="00CA0FF1"/>
    <w:rsid w:val="00CA2CE4"/>
    <w:rsid w:val="00CB3835"/>
    <w:rsid w:val="00CB42EB"/>
    <w:rsid w:val="00CB508E"/>
    <w:rsid w:val="00CB6731"/>
    <w:rsid w:val="00CD09DE"/>
    <w:rsid w:val="00CD65FE"/>
    <w:rsid w:val="00CE193C"/>
    <w:rsid w:val="00CE451C"/>
    <w:rsid w:val="00CE52B2"/>
    <w:rsid w:val="00CE5C48"/>
    <w:rsid w:val="00CF4E88"/>
    <w:rsid w:val="00CF5CC1"/>
    <w:rsid w:val="00D002A5"/>
    <w:rsid w:val="00D04418"/>
    <w:rsid w:val="00D1464F"/>
    <w:rsid w:val="00D25157"/>
    <w:rsid w:val="00D27535"/>
    <w:rsid w:val="00D27B9E"/>
    <w:rsid w:val="00D3762B"/>
    <w:rsid w:val="00D411B7"/>
    <w:rsid w:val="00D43E03"/>
    <w:rsid w:val="00D50FE3"/>
    <w:rsid w:val="00D53525"/>
    <w:rsid w:val="00D67514"/>
    <w:rsid w:val="00D728DC"/>
    <w:rsid w:val="00D72B42"/>
    <w:rsid w:val="00D847CD"/>
    <w:rsid w:val="00D8574F"/>
    <w:rsid w:val="00D90BBF"/>
    <w:rsid w:val="00D95F62"/>
    <w:rsid w:val="00D971FE"/>
    <w:rsid w:val="00D97E67"/>
    <w:rsid w:val="00DA0406"/>
    <w:rsid w:val="00DA5284"/>
    <w:rsid w:val="00DB1233"/>
    <w:rsid w:val="00DB48AD"/>
    <w:rsid w:val="00DB6FD1"/>
    <w:rsid w:val="00DC63AC"/>
    <w:rsid w:val="00DD3DF2"/>
    <w:rsid w:val="00DD4730"/>
    <w:rsid w:val="00DD55BF"/>
    <w:rsid w:val="00DE48B1"/>
    <w:rsid w:val="00DF0E40"/>
    <w:rsid w:val="00DF2F66"/>
    <w:rsid w:val="00DF725B"/>
    <w:rsid w:val="00E0385C"/>
    <w:rsid w:val="00E06966"/>
    <w:rsid w:val="00E16DAD"/>
    <w:rsid w:val="00E21729"/>
    <w:rsid w:val="00E2173F"/>
    <w:rsid w:val="00E21C75"/>
    <w:rsid w:val="00E24352"/>
    <w:rsid w:val="00E27A9A"/>
    <w:rsid w:val="00E32148"/>
    <w:rsid w:val="00E322AD"/>
    <w:rsid w:val="00E404D5"/>
    <w:rsid w:val="00E405B4"/>
    <w:rsid w:val="00E40AE7"/>
    <w:rsid w:val="00E44E81"/>
    <w:rsid w:val="00E47537"/>
    <w:rsid w:val="00E53FF0"/>
    <w:rsid w:val="00E5443E"/>
    <w:rsid w:val="00E553B0"/>
    <w:rsid w:val="00E5740B"/>
    <w:rsid w:val="00E57D7F"/>
    <w:rsid w:val="00E64E24"/>
    <w:rsid w:val="00E67F81"/>
    <w:rsid w:val="00E771A3"/>
    <w:rsid w:val="00E82462"/>
    <w:rsid w:val="00E84244"/>
    <w:rsid w:val="00E87A51"/>
    <w:rsid w:val="00EA17DB"/>
    <w:rsid w:val="00EA2236"/>
    <w:rsid w:val="00EA5807"/>
    <w:rsid w:val="00EC0781"/>
    <w:rsid w:val="00ED1227"/>
    <w:rsid w:val="00ED3019"/>
    <w:rsid w:val="00ED3473"/>
    <w:rsid w:val="00ED3864"/>
    <w:rsid w:val="00ED5264"/>
    <w:rsid w:val="00ED702F"/>
    <w:rsid w:val="00ED74F1"/>
    <w:rsid w:val="00ED7AD1"/>
    <w:rsid w:val="00EE12B6"/>
    <w:rsid w:val="00EE2C1C"/>
    <w:rsid w:val="00EE399A"/>
    <w:rsid w:val="00EE43D1"/>
    <w:rsid w:val="00EE6584"/>
    <w:rsid w:val="00EF2168"/>
    <w:rsid w:val="00EF417E"/>
    <w:rsid w:val="00F027B7"/>
    <w:rsid w:val="00F0795B"/>
    <w:rsid w:val="00F1087D"/>
    <w:rsid w:val="00F111A2"/>
    <w:rsid w:val="00F14F30"/>
    <w:rsid w:val="00F15F67"/>
    <w:rsid w:val="00F22428"/>
    <w:rsid w:val="00F24944"/>
    <w:rsid w:val="00F255BD"/>
    <w:rsid w:val="00F31E28"/>
    <w:rsid w:val="00F33C70"/>
    <w:rsid w:val="00F42BF5"/>
    <w:rsid w:val="00F437EA"/>
    <w:rsid w:val="00F45779"/>
    <w:rsid w:val="00F5288D"/>
    <w:rsid w:val="00F55979"/>
    <w:rsid w:val="00F55FED"/>
    <w:rsid w:val="00F61002"/>
    <w:rsid w:val="00F6673D"/>
    <w:rsid w:val="00F67295"/>
    <w:rsid w:val="00F7168F"/>
    <w:rsid w:val="00F8128A"/>
    <w:rsid w:val="00F869CA"/>
    <w:rsid w:val="00F926B3"/>
    <w:rsid w:val="00F957E3"/>
    <w:rsid w:val="00F964AB"/>
    <w:rsid w:val="00FA4495"/>
    <w:rsid w:val="00FB4702"/>
    <w:rsid w:val="00FB5D02"/>
    <w:rsid w:val="00FB63D3"/>
    <w:rsid w:val="00FC03A7"/>
    <w:rsid w:val="00FC0AAD"/>
    <w:rsid w:val="00FC4D17"/>
    <w:rsid w:val="00FD4DAB"/>
    <w:rsid w:val="00FD5C18"/>
    <w:rsid w:val="00FD7846"/>
    <w:rsid w:val="00FE5AFB"/>
    <w:rsid w:val="00FF5752"/>
    <w:rsid w:val="00FF6D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039323B"/>
  <w15:docId w15:val="{6A56C297-1D91-4297-887C-2235945070B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iPriority="0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04993"/>
  </w:style>
  <w:style w:type="paragraph" w:styleId="Heading1">
    <w:name w:val="heading 1"/>
    <w:basedOn w:val="Normal"/>
    <w:next w:val="Normal"/>
    <w:link w:val="Heading1Char"/>
    <w:uiPriority w:val="9"/>
    <w:qFormat/>
    <w:rsid w:val="007F24E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8128A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34D7A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F24EC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er">
    <w:name w:val="header"/>
    <w:basedOn w:val="Normal"/>
    <w:link w:val="HeaderChar"/>
    <w:uiPriority w:val="99"/>
    <w:unhideWhenUsed/>
    <w:rsid w:val="00793AD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93ADD"/>
  </w:style>
  <w:style w:type="paragraph" w:styleId="Footer">
    <w:name w:val="footer"/>
    <w:basedOn w:val="Normal"/>
    <w:link w:val="FooterChar"/>
    <w:uiPriority w:val="99"/>
    <w:unhideWhenUsed/>
    <w:rsid w:val="00793AD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93ADD"/>
  </w:style>
  <w:style w:type="table" w:styleId="TableGrid">
    <w:name w:val="Table Grid"/>
    <w:basedOn w:val="TableNormal"/>
    <w:uiPriority w:val="39"/>
    <w:rsid w:val="00D411B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Spacing">
    <w:name w:val="No Spacing"/>
    <w:uiPriority w:val="1"/>
    <w:qFormat/>
    <w:rsid w:val="004616D7"/>
    <w:pPr>
      <w:spacing w:after="0" w:line="240" w:lineRule="auto"/>
    </w:pPr>
  </w:style>
  <w:style w:type="character" w:styleId="LineNumber">
    <w:name w:val="line number"/>
    <w:basedOn w:val="DefaultParagraphFont"/>
    <w:uiPriority w:val="99"/>
    <w:semiHidden/>
    <w:unhideWhenUsed/>
    <w:rsid w:val="004616D7"/>
  </w:style>
  <w:style w:type="paragraph" w:styleId="ListParagraph">
    <w:name w:val="List Paragraph"/>
    <w:basedOn w:val="Normal"/>
    <w:link w:val="ListParagraphChar"/>
    <w:uiPriority w:val="34"/>
    <w:qFormat/>
    <w:rsid w:val="00295B25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CD65FE"/>
    <w:rPr>
      <w:color w:val="0563C1" w:themeColor="hyperlink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F437EA"/>
    <w:pPr>
      <w:outlineLvl w:val="9"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333CFA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333CFA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333CFA"/>
    <w:rPr>
      <w:vertAlign w:val="superscript"/>
    </w:rPr>
  </w:style>
  <w:style w:type="paragraph" w:styleId="TOC1">
    <w:name w:val="toc 1"/>
    <w:basedOn w:val="Normal"/>
    <w:next w:val="Normal"/>
    <w:autoRedefine/>
    <w:uiPriority w:val="39"/>
    <w:unhideWhenUsed/>
    <w:rsid w:val="00B61FAF"/>
    <w:pPr>
      <w:tabs>
        <w:tab w:val="right" w:leader="dot" w:pos="7925"/>
      </w:tabs>
      <w:spacing w:after="100"/>
    </w:pPr>
    <w:rPr>
      <w:rFonts w:ascii="Times New Roman" w:hAnsi="Times New Roman" w:cs="Times New Roman"/>
      <w:b/>
      <w:bCs/>
      <w:sz w:val="24"/>
      <w:szCs w:val="24"/>
    </w:r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79681E"/>
  </w:style>
  <w:style w:type="paragraph" w:styleId="TOC2">
    <w:name w:val="toc 2"/>
    <w:basedOn w:val="Normal"/>
    <w:next w:val="Normal"/>
    <w:autoRedefine/>
    <w:uiPriority w:val="39"/>
    <w:unhideWhenUsed/>
    <w:rsid w:val="00DB6FD1"/>
    <w:pPr>
      <w:spacing w:after="100"/>
      <w:ind w:left="220"/>
    </w:pPr>
    <w:rPr>
      <w:rFonts w:eastAsiaTheme="minorEastAsia" w:cs="Times New Roman"/>
    </w:rPr>
  </w:style>
  <w:style w:type="paragraph" w:styleId="TOC3">
    <w:name w:val="toc 3"/>
    <w:basedOn w:val="Normal"/>
    <w:next w:val="Normal"/>
    <w:autoRedefine/>
    <w:uiPriority w:val="39"/>
    <w:unhideWhenUsed/>
    <w:rsid w:val="00DB6FD1"/>
    <w:pPr>
      <w:spacing w:after="100"/>
      <w:ind w:left="440"/>
    </w:pPr>
    <w:rPr>
      <w:rFonts w:eastAsiaTheme="minorEastAsia" w:cs="Times New Roman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1803BB"/>
    <w:rPr>
      <w:color w:val="605E5C"/>
      <w:shd w:val="clear" w:color="auto" w:fill="E1DFDD"/>
    </w:rPr>
  </w:style>
  <w:style w:type="character" w:customStyle="1" w:styleId="Heading2Char">
    <w:name w:val="Heading 2 Char"/>
    <w:basedOn w:val="DefaultParagraphFont"/>
    <w:link w:val="Heading2"/>
    <w:uiPriority w:val="9"/>
    <w:rsid w:val="00F8128A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034D7A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BodyTextIndent2">
    <w:name w:val="Body Text Indent 2"/>
    <w:basedOn w:val="Normal"/>
    <w:link w:val="BodyTextIndent2Char"/>
    <w:rsid w:val="00BC61E7"/>
    <w:pPr>
      <w:spacing w:after="0" w:line="480" w:lineRule="auto"/>
      <w:ind w:left="180" w:firstLine="360"/>
      <w:jc w:val="both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Indent2Char">
    <w:name w:val="Body Text Indent 2 Char"/>
    <w:basedOn w:val="DefaultParagraphFont"/>
    <w:link w:val="BodyTextIndent2"/>
    <w:rsid w:val="00BC61E7"/>
    <w:rPr>
      <w:rFonts w:ascii="Times New Roman" w:eastAsia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862F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862F6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97255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F3FF7C0-801E-4032-A3CE-406D868B15B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435</Words>
  <Characters>2480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1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User</dc:creator>
  <cp:lastModifiedBy>Windows User</cp:lastModifiedBy>
  <cp:revision>2</cp:revision>
  <cp:lastPrinted>2021-08-22T02:07:00Z</cp:lastPrinted>
  <dcterms:created xsi:type="dcterms:W3CDTF">2022-11-02T05:18:00Z</dcterms:created>
  <dcterms:modified xsi:type="dcterms:W3CDTF">2022-11-02T05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42830a7e-4635-3bbc-8a85-269ceceaf536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